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Change w:id="35" w:author="Unknown">
              <w:rPr>
                <w:noProof/>
              </w:rPr>
            </w:rPrChange>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6"/>
      <w:r w:rsidR="001C5F02" w:rsidRPr="00750B5E">
        <w:rPr>
          <w:rFonts w:ascii="Arial" w:eastAsia="Times New Roman" w:hAnsi="Arial" w:cs="Arial"/>
          <w:b/>
          <w:color w:val="FF0000"/>
          <w:sz w:val="19"/>
          <w:szCs w:val="19"/>
          <w:shd w:val="clear" w:color="auto" w:fill="FFFFFF"/>
        </w:rPr>
        <w:t>Results</w:t>
      </w:r>
      <w:commentRangeEnd w:id="36"/>
      <w:r w:rsidR="001C5F02">
        <w:rPr>
          <w:rStyle w:val="CommentReference"/>
        </w:rPr>
        <w:commentReference w:id="36"/>
      </w:r>
      <w:ins w:id="37"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8"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9"/>
        <w:r>
          <w:rPr>
            <w:rFonts w:ascii="Arial" w:eastAsia="Times New Roman" w:hAnsi="Arial" w:cs="Arial"/>
            <w:b/>
            <w:color w:val="FF0000"/>
            <w:sz w:val="19"/>
            <w:szCs w:val="19"/>
            <w:shd w:val="clear" w:color="auto" w:fill="FFFFFF"/>
          </w:rPr>
          <w:t>p</w:t>
        </w:r>
      </w:ins>
      <w:commentRangeEnd w:id="39"/>
      <w:ins w:id="40" w:author="Microsoft Office User" w:date="2018-03-24T16:19:00Z">
        <w:r w:rsidR="00435C2D">
          <w:rPr>
            <w:rStyle w:val="CommentReference"/>
          </w:rPr>
          <w:commentReference w:id="39"/>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3" w:author="Microsoft Office User" w:date="2018-03-24T16:10:00Z">
        <w:r>
          <w:rPr>
            <w:rFonts w:ascii="Arial" w:eastAsia="Times New Roman" w:hAnsi="Arial" w:cs="Arial"/>
            <w:b/>
            <w:color w:val="FF0000"/>
            <w:sz w:val="19"/>
            <w:szCs w:val="19"/>
            <w:shd w:val="clear" w:color="auto" w:fill="FFFFFF"/>
          </w:rPr>
          <w:t>.</w:t>
        </w:r>
      </w:ins>
      <w:ins w:id="44"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5" w:author="Microsoft Office User" w:date="2018-03-24T16:14:00Z">
        <w:r w:rsidR="00E96EA3">
          <w:rPr>
            <w:rFonts w:ascii="Arial" w:eastAsia="Times New Roman" w:hAnsi="Arial" w:cs="Arial"/>
            <w:b/>
            <w:color w:val="FF0000"/>
            <w:sz w:val="19"/>
            <w:szCs w:val="19"/>
            <w:shd w:val="clear" w:color="auto" w:fill="FFFFFF"/>
          </w:rPr>
          <w:t xml:space="preserve"> a</w:t>
        </w:r>
      </w:ins>
      <w:ins w:id="46" w:author="Microsoft Office User" w:date="2018-03-24T16:12:00Z">
        <w:r w:rsidR="00E96EA3">
          <w:rPr>
            <w:rFonts w:ascii="Arial" w:eastAsia="Times New Roman" w:hAnsi="Arial" w:cs="Arial"/>
            <w:b/>
            <w:color w:val="FF0000"/>
            <w:sz w:val="19"/>
            <w:szCs w:val="19"/>
            <w:shd w:val="clear" w:color="auto" w:fill="FFFFFF"/>
          </w:rPr>
          <w:t xml:space="preserve"> 22</w:t>
        </w:r>
      </w:ins>
      <w:ins w:id="47" w:author="Microsoft Office User" w:date="2018-03-24T16:13:00Z">
        <w:r w:rsidR="00E96EA3">
          <w:rPr>
            <w:rFonts w:ascii="Arial" w:eastAsia="Times New Roman" w:hAnsi="Arial" w:cs="Arial"/>
            <w:b/>
            <w:color w:val="FF0000"/>
            <w:sz w:val="19"/>
            <w:szCs w:val="19"/>
            <w:shd w:val="clear" w:color="auto" w:fill="FFFFFF"/>
          </w:rPr>
          <w:t xml:space="preserve">.01% </w:t>
        </w:r>
      </w:ins>
      <w:ins w:id="48"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9" w:author="Microsoft Office User" w:date="2018-03-24T16:13:00Z">
        <w:r w:rsidR="00E96EA3">
          <w:rPr>
            <w:rFonts w:ascii="Arial" w:eastAsia="Times New Roman" w:hAnsi="Arial" w:cs="Arial"/>
            <w:b/>
            <w:color w:val="FF0000"/>
            <w:sz w:val="19"/>
            <w:szCs w:val="19"/>
            <w:shd w:val="clear" w:color="auto" w:fill="FFFFFF"/>
          </w:rPr>
          <w:t xml:space="preserve">when </w:t>
        </w:r>
      </w:ins>
      <w:ins w:id="50" w:author="Microsoft Office User" w:date="2018-03-24T16:14:00Z">
        <w:r w:rsidR="00E96EA3">
          <w:rPr>
            <w:rFonts w:ascii="Arial" w:eastAsia="Times New Roman" w:hAnsi="Arial" w:cs="Arial"/>
            <w:b/>
            <w:color w:val="FF0000"/>
            <w:sz w:val="19"/>
            <w:szCs w:val="19"/>
            <w:shd w:val="clear" w:color="auto" w:fill="FFFFFF"/>
          </w:rPr>
          <w:t>a</w:t>
        </w:r>
      </w:ins>
      <w:ins w:id="51"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2"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3" w:author="Microsoft Office User" w:date="2018-03-24T16:08:00Z">
        <w:r>
          <w:rPr>
            <w:rFonts w:ascii="Arial" w:eastAsia="Times New Roman" w:hAnsi="Arial" w:cs="Arial"/>
            <w:b/>
            <w:color w:val="FF0000"/>
            <w:sz w:val="19"/>
            <w:szCs w:val="19"/>
            <w:shd w:val="clear" w:color="auto" w:fill="FFFFFF"/>
          </w:rPr>
          <w:t>7.59-fold</w:t>
        </w:r>
      </w:ins>
      <w:ins w:id="54"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5"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6"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7"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8" w:author="Microsoft Office User" w:date="2018-03-24T15:09:00Z"/>
                                </w:rPr>
                              </w:pPr>
                              <w:ins w:id="59"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60" w:author="Microsoft Office User" w:date="2018-03-24T15:09:00Z">
                                <w:r w:rsidRPr="00A16083">
                                  <w:rPr>
                                    <w:b/>
                                  </w:rPr>
                                  <w:t>Figure 1:</w:t>
                                </w:r>
                              </w:ins>
                              <w:ins w:id="61" w:author="Microsoft Office User" w:date="2018-03-24T15:10:00Z">
                                <w:r w:rsidRPr="00A16083">
                                  <w:rPr>
                                    <w:b/>
                                  </w:rPr>
                                  <w:t xml:space="preserve"> Dexamethasone </w:t>
                                </w:r>
                              </w:ins>
                              <w:ins w:id="62" w:author="Microsoft Office User" w:date="2018-03-24T15:13:00Z">
                                <w:r w:rsidR="00C9202B" w:rsidRPr="00A16083">
                                  <w:rPr>
                                    <w:b/>
                                  </w:rPr>
                                  <w:t>intake and serum c</w:t>
                                </w:r>
                                <w:r w:rsidR="001A5D8A" w:rsidRPr="00A16083">
                                  <w:rPr>
                                    <w:b/>
                                  </w:rPr>
                                  <w:t>once</w:t>
                                </w:r>
                              </w:ins>
                              <w:ins w:id="63" w:author="Microsoft Office User" w:date="2018-03-24T15:14:00Z">
                                <w:r w:rsidR="001A5D8A" w:rsidRPr="00A16083">
                                  <w:rPr>
                                    <w:b/>
                                  </w:rPr>
                                  <w:t>n</w:t>
                                </w:r>
                              </w:ins>
                              <w:ins w:id="64" w:author="Microsoft Office User" w:date="2018-03-24T15:13:00Z">
                                <w:r w:rsidR="001A5D8A" w:rsidRPr="00A16083">
                                  <w:rPr>
                                    <w:b/>
                                  </w:rPr>
                                  <w:t>tration</w:t>
                                </w:r>
                              </w:ins>
                              <w:ins w:id="65" w:author="Microsoft Office User" w:date="2018-03-24T15:16:00Z">
                                <w:r w:rsidR="00B178E1" w:rsidRPr="00A16083">
                                  <w:rPr>
                                    <w:b/>
                                  </w:rPr>
                                  <w:t>s</w:t>
                                </w:r>
                              </w:ins>
                              <w:ins w:id="66" w:author="Microsoft Office User" w:date="2018-03-24T15:14:00Z">
                                <w:r w:rsidR="001A5D8A" w:rsidRPr="00A16083">
                                  <w:rPr>
                                    <w:b/>
                                  </w:rPr>
                                  <w:t>.</w:t>
                                </w:r>
                                <w:r w:rsidR="001A5D8A">
                                  <w:t xml:space="preserve"> </w:t>
                                </w:r>
                              </w:ins>
                              <w:ins w:id="67" w:author="Microsoft Office User" w:date="2018-03-24T15:17:00Z">
                                <w:r w:rsidR="00264818">
                                  <w:t xml:space="preserve">Amount of dexamethasone consumed per mouse (A), </w:t>
                                </w:r>
                              </w:ins>
                              <w:ins w:id="68" w:author="Microsoft Office User" w:date="2018-03-24T15:19:00Z">
                                <w:r w:rsidR="001152F7">
                                  <w:t xml:space="preserve">amounts </w:t>
                                </w:r>
                              </w:ins>
                              <w:ins w:id="69" w:author="Microsoft Office User" w:date="2018-03-24T15:17:00Z">
                                <w:r w:rsidR="00264818">
                                  <w:t xml:space="preserve">normalized to mouse weight (B) and </w:t>
                                </w:r>
                              </w:ins>
                              <w:ins w:id="70" w:author="Microsoft Office User" w:date="2018-03-24T15:18:00Z">
                                <w:r w:rsidR="00264818">
                                  <w:t xml:space="preserve">normalized </w:t>
                                </w:r>
                              </w:ins>
                              <w:ins w:id="71" w:author="Microsoft Office User" w:date="2018-03-24T15:17:00Z">
                                <w:r w:rsidR="00264818">
                                  <w:t xml:space="preserve">weekly </w:t>
                                </w:r>
                              </w:ins>
                              <w:ins w:id="72" w:author="Microsoft Office User" w:date="2018-03-24T15:18:00Z">
                                <w:r w:rsidR="00264818">
                                  <w:t>measures (C)</w:t>
                                </w:r>
                              </w:ins>
                              <w:ins w:id="73" w:author="Microsoft Office User" w:date="2018-03-24T15:30:00Z">
                                <w:r w:rsidR="009D36FF">
                                  <w:t xml:space="preserve"> as determined by volume consumed per cage per week</w:t>
                                </w:r>
                              </w:ins>
                              <w:ins w:id="74" w:author="Microsoft Office User" w:date="2018-03-24T15:22:00Z">
                                <w:r w:rsidR="0088205D">
                                  <w:t xml:space="preserve"> for </w:t>
                                </w:r>
                                <w:r w:rsidR="0088205D" w:rsidRPr="005946A3">
                                  <w:t>NCD</w:t>
                                </w:r>
                              </w:ins>
                              <w:ins w:id="75" w:author="Microsoft Office User" w:date="2018-03-24T15:23:00Z">
                                <w:r w:rsidR="0088205D" w:rsidRPr="005946A3">
                                  <w:t>-</w:t>
                                </w:r>
                              </w:ins>
                              <w:ins w:id="76" w:author="Microsoft Office User" w:date="2018-03-24T15:22:00Z">
                                <w:r w:rsidR="0088205D" w:rsidRPr="005946A3">
                                  <w:t xml:space="preserve"> (</w:t>
                                </w:r>
                              </w:ins>
                              <w:ins w:id="77" w:author="Microsoft Office User" w:date="2018-03-24T16:02:00Z">
                                <w:r w:rsidR="005946A3" w:rsidRPr="00A16083">
                                  <w:t>n=12</w:t>
                                </w:r>
                              </w:ins>
                              <w:ins w:id="78" w:author="Microsoft Office User" w:date="2018-03-24T15:22:00Z">
                                <w:r w:rsidR="0088205D" w:rsidRPr="005946A3">
                                  <w:t>) and HFD</w:t>
                                </w:r>
                              </w:ins>
                              <w:ins w:id="79" w:author="Microsoft Office User" w:date="2018-03-24T15:23:00Z">
                                <w:r w:rsidR="0088205D" w:rsidRPr="005946A3">
                                  <w:t>-fed (</w:t>
                                </w:r>
                              </w:ins>
                              <w:ins w:id="80" w:author="Microsoft Office User" w:date="2018-03-24T16:03:00Z">
                                <w:r w:rsidR="005946A3" w:rsidRPr="00A16083">
                                  <w:t>n=20</w:t>
                                </w:r>
                              </w:ins>
                              <w:ins w:id="81" w:author="Microsoft Office User" w:date="2018-03-24T15:23:00Z">
                                <w:r w:rsidR="0088205D" w:rsidRPr="005946A3">
                                  <w:t>) mice</w:t>
                                </w:r>
                              </w:ins>
                              <w:ins w:id="82" w:author="Microsoft Office User" w:date="2018-03-24T15:19:00Z">
                                <w:r w:rsidR="001152F7">
                                  <w:t>. Concentration of dexamethasone in serum</w:t>
                                </w:r>
                              </w:ins>
                              <w:ins w:id="83" w:author="Microsoft Office User" w:date="2018-03-24T15:24:00Z">
                                <w:r w:rsidR="0088205D">
                                  <w:t xml:space="preserve"> of NCD-fed (n=</w:t>
                                </w:r>
                              </w:ins>
                              <w:ins w:id="84" w:author="Microsoft Office User" w:date="2018-03-24T15:28:00Z">
                                <w:r w:rsidR="00DE3303">
                                  <w:t>8</w:t>
                                </w:r>
                              </w:ins>
                              <w:ins w:id="85" w:author="Microsoft Office User" w:date="2018-03-24T15:24:00Z">
                                <w:r w:rsidR="0088205D">
                                  <w:t>) and HFD-fed (n=</w:t>
                                </w:r>
                              </w:ins>
                              <w:ins w:id="86" w:author="Microsoft Office User" w:date="2018-03-24T15:27:00Z">
                                <w:r w:rsidR="00DE3303">
                                  <w:t>11</w:t>
                                </w:r>
                              </w:ins>
                              <w:ins w:id="87" w:author="Microsoft Office User" w:date="2018-03-24T15:24:00Z">
                                <w:r w:rsidR="0088205D">
                                  <w:t>)</w:t>
                                </w:r>
                              </w:ins>
                              <w:ins w:id="88" w:author="Microsoft Office User" w:date="2018-03-24T15:19:00Z">
                                <w:r w:rsidR="001152F7">
                                  <w:t xml:space="preserve"> at the end of the study</w:t>
                                </w:r>
                              </w:ins>
                              <w:ins w:id="89" w:author="Microsoft Office User" w:date="2018-03-24T15:21:00Z">
                                <w:r w:rsidR="00C9202B">
                                  <w:t xml:space="preserve"> as determined by LC-MS</w:t>
                                </w:r>
                              </w:ins>
                              <w:ins w:id="90" w:author="Microsoft Office User" w:date="2018-03-24T15:20:00Z">
                                <w:r w:rsidR="001152F7">
                                  <w:t xml:space="preserve"> (D)</w:t>
                                </w:r>
                              </w:ins>
                              <w:ins w:id="91"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92" w:author="Microsoft Office User" w:date="2018-03-24T15:06:00Z">
        <w:r>
          <w:rPr>
            <w:rFonts w:ascii="Arial" w:eastAsia="Times New Roman" w:hAnsi="Arial" w:cs="Arial"/>
            <w:noProof/>
            <w:color w:val="FF0000"/>
            <w:sz w:val="19"/>
            <w:szCs w:val="19"/>
            <w:rPrChange w:id="93" w:author="Unknown">
              <w:rPr>
                <w:noProof/>
              </w:rPr>
            </w:rPrChange>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94"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95"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96" w:author="Microsoft Office User" w:date="2018-03-24T20:13:00Z">
        <w:r w:rsidR="00326F6D">
          <w:rPr>
            <w:rFonts w:ascii="Arial" w:eastAsia="Times New Roman" w:hAnsi="Arial" w:cs="Arial"/>
            <w:color w:val="FF0000"/>
            <w:sz w:val="19"/>
            <w:szCs w:val="19"/>
            <w:shd w:val="clear" w:color="auto" w:fill="FFFFFF"/>
          </w:rPr>
          <w:t>1A</w:t>
        </w:r>
      </w:ins>
      <w:del w:id="97"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98"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99"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00" w:author="Microsoft Office User" w:date="2018-03-24T19:35:00Z">
        <w:r w:rsidR="00800F94">
          <w:rPr>
            <w:rFonts w:ascii="Arial" w:eastAsia="Times New Roman" w:hAnsi="Arial" w:cs="Arial"/>
            <w:b/>
            <w:color w:val="FF0000"/>
            <w:sz w:val="19"/>
            <w:szCs w:val="19"/>
            <w:shd w:val="clear" w:color="auto" w:fill="FFFFFF"/>
          </w:rPr>
          <w:t xml:space="preserve">, </w:t>
        </w:r>
      </w:ins>
      <w:ins w:id="101"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02" w:author="Microsoft Office User" w:date="2018-03-24T19:36:00Z">
        <w:r w:rsidR="00800F94">
          <w:rPr>
            <w:rFonts w:ascii="Arial" w:eastAsia="Times New Roman" w:hAnsi="Arial" w:cs="Arial"/>
            <w:b/>
            <w:color w:val="FF0000"/>
            <w:sz w:val="19"/>
            <w:szCs w:val="19"/>
            <w:shd w:val="clear" w:color="auto" w:fill="FFFFFF"/>
          </w:rPr>
          <w:t xml:space="preserve"> disposal </w:t>
        </w:r>
      </w:ins>
      <w:ins w:id="103"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04" w:author="Microsoft Office User" w:date="2018-03-24T19:33:00Z">
        <w:r w:rsidR="00800F94">
          <w:rPr>
            <w:rFonts w:ascii="Arial" w:eastAsia="Times New Roman" w:hAnsi="Arial" w:cs="Arial"/>
            <w:b/>
            <w:color w:val="FF0000"/>
            <w:sz w:val="19"/>
            <w:szCs w:val="19"/>
            <w:shd w:val="clear" w:color="auto" w:fill="FFFFFF"/>
          </w:rPr>
          <w:t>in lean and obese mice</w:t>
        </w:r>
      </w:ins>
      <w:ins w:id="105"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106"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107" w:author="Microsoft Office User" w:date="2018-03-24T19:52:00Z">
        <w:r>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08" w:author="Microsoft Office User" w:date="2018-03-24T19:52:00Z"/>
                                  <w:rFonts w:ascii="Arial" w:hAnsi="Arial" w:cs="Arial"/>
                                  <w:sz w:val="19"/>
                                  <w:szCs w:val="19"/>
                                </w:rPr>
                              </w:pPr>
                              <w:ins w:id="109"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4E7627" id="_x0000_t202" coordsize="21600,21600" o:spt="202" path="m0,0l0,21600,21600,21600,21600,0xe">
                  <v:stroke joinstyle="miter"/>
                  <v:path gradientshapeok="t" o:connecttype="rect"/>
                </v:shapetype>
                <v:shape id="Text Box 8" o:spid="_x0000_s1029"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BGvrVl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10" w:author="Microsoft Office User" w:date="2018-03-24T19:52:00Z"/>
                            <w:rFonts w:ascii="Arial" w:hAnsi="Arial" w:cs="Arial"/>
                            <w:sz w:val="19"/>
                            <w:szCs w:val="19"/>
                          </w:rPr>
                        </w:pPr>
                        <w:ins w:id="111"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112" w:author="Microsoft Office User" w:date="2018-03-24T20:13:00Z">
        <w:r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113" w:author="Microsoft Office User" w:date="2018-03-24T20:12:00Z">
                                    <w:rPr/>
                                  </w:rPrChange>
                                </w:rPr>
                              </w:pPr>
                              <w:r w:rsidRPr="00326F6D">
                                <w:rPr>
                                  <w:sz w:val="32"/>
                                  <w:rPrChange w:id="114" w:author="Microsoft Office User" w:date="2018-03-24T20:12:00Z">
                                    <w:rPr/>
                                  </w:rPrChange>
                                </w:rPr>
                                <w:t>A</w:t>
                              </w:r>
                              <w:r w:rsidRPr="00326F6D">
                                <w:rPr>
                                  <w:sz w:val="32"/>
                                  <w:rPrChange w:id="115" w:author="Microsoft Office User" w:date="2018-03-24T20:12:00Z">
                                    <w:rPr/>
                                  </w:rPrChange>
                                </w:rPr>
                                <w:tab/>
                              </w:r>
                              <w:r w:rsidRPr="00326F6D">
                                <w:rPr>
                                  <w:sz w:val="32"/>
                                  <w:rPrChange w:id="116" w:author="Microsoft Office User" w:date="2018-03-24T20:12:00Z">
                                    <w:rPr/>
                                  </w:rPrChange>
                                </w:rPr>
                                <w:tab/>
                              </w:r>
                              <w:r w:rsidRPr="00326F6D">
                                <w:rPr>
                                  <w:sz w:val="32"/>
                                  <w:rPrChange w:id="117" w:author="Microsoft Office User" w:date="2018-03-24T20:12:00Z">
                                    <w:rPr/>
                                  </w:rPrChange>
                                </w:rPr>
                                <w:tab/>
                              </w:r>
                              <w:r w:rsidRPr="00326F6D">
                                <w:rPr>
                                  <w:sz w:val="32"/>
                                  <w:rPrChange w:id="118" w:author="Microsoft Office User" w:date="2018-03-24T20:12:00Z">
                                    <w:rPr/>
                                  </w:rPrChange>
                                </w:rPr>
                                <w:tab/>
                              </w:r>
                              <w:r w:rsidRPr="00326F6D">
                                <w:rPr>
                                  <w:sz w:val="32"/>
                                  <w:rPrChange w:id="119"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30"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DlB3X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t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DUOUHd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20" w:author="Microsoft Office User" w:date="2018-03-24T20:12:00Z">
                              <w:rPr/>
                            </w:rPrChange>
                          </w:rPr>
                        </w:pPr>
                        <w:r w:rsidRPr="00326F6D">
                          <w:rPr>
                            <w:sz w:val="32"/>
                            <w:rPrChange w:id="121" w:author="Microsoft Office User" w:date="2018-03-24T20:12:00Z">
                              <w:rPr/>
                            </w:rPrChange>
                          </w:rPr>
                          <w:t>A</w:t>
                        </w:r>
                        <w:r w:rsidRPr="00326F6D">
                          <w:rPr>
                            <w:sz w:val="32"/>
                            <w:rPrChange w:id="122" w:author="Microsoft Office User" w:date="2018-03-24T20:12:00Z">
                              <w:rPr/>
                            </w:rPrChange>
                          </w:rPr>
                          <w:tab/>
                        </w:r>
                        <w:r w:rsidRPr="00326F6D">
                          <w:rPr>
                            <w:sz w:val="32"/>
                            <w:rPrChange w:id="123" w:author="Microsoft Office User" w:date="2018-03-24T20:12:00Z">
                              <w:rPr/>
                            </w:rPrChange>
                          </w:rPr>
                          <w:tab/>
                        </w:r>
                        <w:r w:rsidRPr="00326F6D">
                          <w:rPr>
                            <w:sz w:val="32"/>
                            <w:rPrChange w:id="124" w:author="Microsoft Office User" w:date="2018-03-24T20:12:00Z">
                              <w:rPr/>
                            </w:rPrChange>
                          </w:rPr>
                          <w:tab/>
                        </w:r>
                        <w:r w:rsidRPr="00326F6D">
                          <w:rPr>
                            <w:sz w:val="32"/>
                            <w:rPrChange w:id="125" w:author="Microsoft Office User" w:date="2018-03-24T20:12:00Z">
                              <w:rPr/>
                            </w:rPrChange>
                          </w:rPr>
                          <w:tab/>
                        </w:r>
                        <w:r w:rsidRPr="00326F6D">
                          <w:rPr>
                            <w:sz w:val="32"/>
                            <w:rPrChange w:id="126"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bookmarkStart w:id="127" w:name="_GoBack"/>
      <w:bookmarkEnd w:id="127"/>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128"/>
      <w:r w:rsidR="006110EE">
        <w:rPr>
          <w:rFonts w:ascii="Arial" w:eastAsia="Times New Roman" w:hAnsi="Arial" w:cs="Arial"/>
          <w:color w:val="FF0000"/>
          <w:sz w:val="19"/>
          <w:szCs w:val="19"/>
          <w:shd w:val="clear" w:color="auto" w:fill="FFFFFF"/>
        </w:rPr>
        <w:t>degradation</w:t>
      </w:r>
      <w:commentRangeEnd w:id="128"/>
      <w:r w:rsidR="006110EE">
        <w:rPr>
          <w:rStyle w:val="CommentReference"/>
        </w:rPr>
        <w:commentReference w:id="128"/>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xml:space="preserve">, likely a counterbalance between insulin resistance and insulin </w:t>
      </w:r>
      <w:r w:rsidR="00DE4DFD">
        <w:rPr>
          <w:rFonts w:ascii="Arial" w:eastAsia="Times New Roman" w:hAnsi="Arial" w:cs="Arial"/>
          <w:color w:val="FF0000"/>
          <w:sz w:val="19"/>
          <w:szCs w:val="19"/>
          <w:shd w:val="clear" w:color="auto" w:fill="FFFFFF"/>
        </w:rPr>
        <w:lastRenderedPageBreak/>
        <w:t>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129"/>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10B5AAB" w14:textId="6A4E776E" w:rsidR="00832438" w:rsidRDefault="00832438">
      <w:pPr>
        <w:rPr>
          <w:ins w:id="130"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129"/>
      <w:r w:rsidR="003629DC">
        <w:rPr>
          <w:rStyle w:val="CommentReference"/>
        </w:rPr>
        <w:commentReference w:id="129"/>
      </w:r>
    </w:p>
    <w:p w14:paraId="5A242A6A" w14:textId="77777777" w:rsidR="003629DC" w:rsidRDefault="003629DC">
      <w:pPr>
        <w:rPr>
          <w:ins w:id="131"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32" w:author="Dave Bridges" w:date="2018-03-24T13:58:00Z"/>
          <w:rFonts w:ascii="Arial" w:eastAsia="Times New Roman" w:hAnsi="Arial" w:cs="Arial"/>
          <w:noProof/>
          <w:sz w:val="20"/>
        </w:rPr>
      </w:pPr>
      <w:ins w:id="133"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34" w:author="Dave Bridges" w:date="2018-03-24T13:58:00Z"/>
          <w:rFonts w:ascii="Arial" w:eastAsia="Times New Roman" w:hAnsi="Arial" w:cs="Arial"/>
          <w:noProof/>
          <w:sz w:val="20"/>
        </w:rPr>
      </w:pPr>
      <w:ins w:id="135"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36" w:author="Dave Bridges" w:date="2018-03-24T13:58:00Z"/>
          <w:rFonts w:ascii="Arial" w:eastAsia="Times New Roman" w:hAnsi="Arial" w:cs="Arial"/>
          <w:noProof/>
          <w:sz w:val="20"/>
        </w:rPr>
      </w:pPr>
      <w:ins w:id="137"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38" w:author="Dave Bridges" w:date="2018-03-24T13:58:00Z"/>
          <w:rFonts w:ascii="Arial" w:eastAsia="Times New Roman" w:hAnsi="Arial" w:cs="Arial"/>
          <w:noProof/>
          <w:sz w:val="20"/>
        </w:rPr>
      </w:pPr>
      <w:ins w:id="139"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40" w:author="Dave Bridges" w:date="2018-03-24T13:58:00Z"/>
          <w:rFonts w:ascii="Arial" w:hAnsi="Arial" w:cs="Arial"/>
          <w:noProof/>
          <w:sz w:val="20"/>
        </w:rPr>
      </w:pPr>
      <w:ins w:id="141"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42" w:author="Dave Bridges" w:date="2018-03-24T13:58:00Z"/>
          <w:rFonts w:ascii="Arial" w:eastAsia="Times New Roman" w:hAnsi="Arial" w:cs="Arial"/>
          <w:color w:val="FF0000"/>
          <w:sz w:val="19"/>
          <w:szCs w:val="19"/>
          <w:shd w:val="clear" w:color="auto" w:fill="FFFFFF"/>
        </w:rPr>
      </w:pPr>
      <w:ins w:id="143"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6"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39"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 w:id="128"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129"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01705381"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67223"/>
    <w:rsid w:val="00090431"/>
    <w:rsid w:val="000C02F1"/>
    <w:rsid w:val="000F1EB6"/>
    <w:rsid w:val="001152F7"/>
    <w:rsid w:val="00120D8D"/>
    <w:rsid w:val="00131ED6"/>
    <w:rsid w:val="00136BD4"/>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26F6D"/>
    <w:rsid w:val="00341448"/>
    <w:rsid w:val="003629DC"/>
    <w:rsid w:val="00375C86"/>
    <w:rsid w:val="003869C7"/>
    <w:rsid w:val="003E25D1"/>
    <w:rsid w:val="003F6249"/>
    <w:rsid w:val="004019FB"/>
    <w:rsid w:val="00434BB4"/>
    <w:rsid w:val="00435C2D"/>
    <w:rsid w:val="00476DF6"/>
    <w:rsid w:val="004B618C"/>
    <w:rsid w:val="004E667A"/>
    <w:rsid w:val="005847DE"/>
    <w:rsid w:val="005946A3"/>
    <w:rsid w:val="005A68AD"/>
    <w:rsid w:val="005F50BB"/>
    <w:rsid w:val="00603402"/>
    <w:rsid w:val="006110EE"/>
    <w:rsid w:val="00621647"/>
    <w:rsid w:val="00662C0D"/>
    <w:rsid w:val="0067000C"/>
    <w:rsid w:val="006A3059"/>
    <w:rsid w:val="006A4333"/>
    <w:rsid w:val="006D0542"/>
    <w:rsid w:val="006F572B"/>
    <w:rsid w:val="00731A3C"/>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E1744"/>
    <w:rsid w:val="00902C59"/>
    <w:rsid w:val="009171E5"/>
    <w:rsid w:val="00917DC0"/>
    <w:rsid w:val="00925A7D"/>
    <w:rsid w:val="00961A9D"/>
    <w:rsid w:val="00964D88"/>
    <w:rsid w:val="009A335B"/>
    <w:rsid w:val="009D36FF"/>
    <w:rsid w:val="00A16083"/>
    <w:rsid w:val="00A40AEF"/>
    <w:rsid w:val="00AD59AE"/>
    <w:rsid w:val="00B178E1"/>
    <w:rsid w:val="00B20EC3"/>
    <w:rsid w:val="00B37AB0"/>
    <w:rsid w:val="00B37BF1"/>
    <w:rsid w:val="00B546FE"/>
    <w:rsid w:val="00B734D0"/>
    <w:rsid w:val="00B93C8C"/>
    <w:rsid w:val="00BC3336"/>
    <w:rsid w:val="00BD03A5"/>
    <w:rsid w:val="00BD7DDD"/>
    <w:rsid w:val="00C023FC"/>
    <w:rsid w:val="00C33279"/>
    <w:rsid w:val="00C3439A"/>
    <w:rsid w:val="00C66EAE"/>
    <w:rsid w:val="00C9202B"/>
    <w:rsid w:val="00C93F90"/>
    <w:rsid w:val="00CC3862"/>
    <w:rsid w:val="00CE11BE"/>
    <w:rsid w:val="00D10AB5"/>
    <w:rsid w:val="00D22789"/>
    <w:rsid w:val="00DA3F41"/>
    <w:rsid w:val="00DD20C6"/>
    <w:rsid w:val="00DE3303"/>
    <w:rsid w:val="00DE4DFD"/>
    <w:rsid w:val="00DF16A0"/>
    <w:rsid w:val="00DF4595"/>
    <w:rsid w:val="00DF6D48"/>
    <w:rsid w:val="00DF79D8"/>
    <w:rsid w:val="00E67522"/>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3</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727971040"/>
        <c:axId val="-727474640"/>
      </c:barChart>
      <c:catAx>
        <c:axId val="-72797104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7474640"/>
        <c:crosses val="autoZero"/>
        <c:auto val="1"/>
        <c:lblAlgn val="ctr"/>
        <c:lblOffset val="100"/>
        <c:tickLblSkip val="1"/>
        <c:tickMarkSkip val="1"/>
        <c:noMultiLvlLbl val="0"/>
      </c:catAx>
      <c:valAx>
        <c:axId val="-727474640"/>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27971040"/>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830599104"/>
        <c:axId val="-830508912"/>
      </c:barChart>
      <c:catAx>
        <c:axId val="-83059910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30508912"/>
        <c:crosses val="autoZero"/>
        <c:auto val="1"/>
        <c:lblAlgn val="ctr"/>
        <c:lblOffset val="100"/>
        <c:tickLblSkip val="1"/>
        <c:tickMarkSkip val="1"/>
        <c:noMultiLvlLbl val="0"/>
      </c:catAx>
      <c:valAx>
        <c:axId val="-830508912"/>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30599104"/>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1</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771080048"/>
        <c:axId val="-756799840"/>
      </c:barChart>
      <c:catAx>
        <c:axId val="-77108004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56799840"/>
        <c:crosses val="autoZero"/>
        <c:auto val="1"/>
        <c:lblAlgn val="ctr"/>
        <c:lblOffset val="100"/>
        <c:tickLblSkip val="1"/>
        <c:tickMarkSkip val="1"/>
        <c:noMultiLvlLbl val="0"/>
      </c:catAx>
      <c:valAx>
        <c:axId val="-756799840"/>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71080048"/>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1</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4</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759013632"/>
        <c:axId val="-800769040"/>
      </c:barChart>
      <c:catAx>
        <c:axId val="-7590136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00769040"/>
        <c:crosses val="autoZero"/>
        <c:auto val="1"/>
        <c:lblAlgn val="ctr"/>
        <c:lblOffset val="100"/>
        <c:tickLblSkip val="1"/>
        <c:tickMarkSkip val="1"/>
        <c:noMultiLvlLbl val="0"/>
      </c:catAx>
      <c:valAx>
        <c:axId val="-800769040"/>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59013632"/>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781874096"/>
        <c:axId val="-830695312"/>
      </c:barChart>
      <c:catAx>
        <c:axId val="-781874096"/>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30695312"/>
        <c:crosses val="autoZero"/>
        <c:auto val="1"/>
        <c:lblAlgn val="ctr"/>
        <c:lblOffset val="100"/>
        <c:tickLblSkip val="1"/>
        <c:tickMarkSkip val="1"/>
        <c:noMultiLvlLbl val="0"/>
      </c:catAx>
      <c:valAx>
        <c:axId val="-830695312"/>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781874096"/>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1F3A17-44E9-C94C-9ED4-1F199B232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5</Pages>
  <Words>4295</Words>
  <Characters>24485</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5</cp:revision>
  <dcterms:created xsi:type="dcterms:W3CDTF">2018-03-18T20:34:00Z</dcterms:created>
  <dcterms:modified xsi:type="dcterms:W3CDTF">2018-03-25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